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 xml:space="preserve">On the eighth day of gestation, mesoderm cells from the embryo </w:t>
      </w:r>
      <w:r w:rsidR="00EA52F5" w:rsidRPr="000646B0">
        <w:lastRenderedPageBreak/>
        <w:t>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w:t>
      </w:r>
      <w:r w:rsidR="001958B1" w:rsidRPr="000646B0">
        <w:lastRenderedPageBreak/>
        <w:t>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73"/>
      <w:r w:rsidR="008F3E02">
        <w:t>identified</w:t>
      </w:r>
      <w:commentRangeEnd w:id="73"/>
      <w:r w:rsidR="008F3E02">
        <w:rPr>
          <w:rStyle w:val="CommentReference"/>
        </w:rPr>
        <w:commentReference w:id="73"/>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w:t>
      </w:r>
      <w:r w:rsidR="00574415" w:rsidRPr="000646B0">
        <w:lastRenderedPageBreak/>
        <w:t>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74"/>
      <w:r w:rsidR="00DA3CE1" w:rsidRPr="000646B0">
        <w:t>respectively</w:t>
      </w:r>
      <w:commentRangeEnd w:id="74"/>
      <w:r w:rsidR="00005047">
        <w:rPr>
          <w:rStyle w:val="CommentReference"/>
        </w:rPr>
        <w:commentReference w:id="74"/>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75"/>
      <w:r w:rsidR="00D154C9">
        <w:t>energy</w:t>
      </w:r>
      <w:commentRangeEnd w:id="75"/>
      <w:r w:rsidR="00D154C9">
        <w:rPr>
          <w:rStyle w:val="CommentReference"/>
        </w:rPr>
        <w:commentReference w:id="75"/>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w:t>
      </w:r>
      <w:r w:rsidR="001E6E12" w:rsidRPr="000646B0">
        <w:lastRenderedPageBreak/>
        <w:t xml:space="preserve">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76"/>
      <w:r w:rsidR="001E6E12" w:rsidRPr="000646B0">
        <w:t>circulation</w:t>
      </w:r>
      <w:commentRangeEnd w:id="76"/>
      <w:r w:rsidR="009B0BAB">
        <w:rPr>
          <w:rStyle w:val="CommentReference"/>
        </w:rPr>
        <w:commentReference w:id="76"/>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77"/>
      <w:r w:rsidR="00850B7E">
        <w:t>membrane</w:t>
      </w:r>
      <w:commentRangeEnd w:id="77"/>
      <w:r w:rsidR="00850B7E">
        <w:rPr>
          <w:rStyle w:val="CommentReference"/>
        </w:rPr>
        <w:commentReference w:id="77"/>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78"/>
      <w:r w:rsidR="0094515C" w:rsidRPr="000646B0">
        <w:t>haptocorrin</w:t>
      </w:r>
      <w:commentRangeEnd w:id="78"/>
      <w:r w:rsidR="00C63CF5">
        <w:rPr>
          <w:rStyle w:val="CommentReference"/>
        </w:rPr>
        <w:commentReference w:id="7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79"/>
      <w:r w:rsidR="00761E68" w:rsidRPr="000646B0">
        <w:t>well</w:t>
      </w:r>
      <w:commentRangeEnd w:id="79"/>
      <w:r w:rsidR="00761E68">
        <w:rPr>
          <w:rStyle w:val="CommentReference"/>
        </w:rPr>
        <w:commentReference w:id="7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80"/>
      <w:r w:rsidRPr="000646B0">
        <w:rPr>
          <w:rFonts w:eastAsiaTheme="minorHAnsi"/>
        </w:rPr>
        <w:t>c</w:t>
      </w:r>
      <w:r>
        <w:t>irculation</w:t>
      </w:r>
      <w:commentRangeEnd w:id="80"/>
      <w:r>
        <w:rPr>
          <w:rStyle w:val="CommentReference"/>
        </w:rPr>
        <w:commentReference w:id="80"/>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w:t>
      </w:r>
      <w:r w:rsidR="0071063D" w:rsidRPr="000646B0">
        <w:lastRenderedPageBreak/>
        <w:t xml:space="preserve">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81"/>
      <w:r w:rsidR="00545979" w:rsidRPr="000646B0">
        <w:t>species</w:t>
      </w:r>
      <w:commentRangeEnd w:id="81"/>
      <w:r>
        <w:rPr>
          <w:rStyle w:val="CommentReference"/>
        </w:rPr>
        <w:commentReference w:id="81"/>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82"/>
      <w:r w:rsidR="00205E20">
        <w:t>understood</w:t>
      </w:r>
      <w:commentRangeEnd w:id="82"/>
      <w:r w:rsidR="00205E20">
        <w:rPr>
          <w:rStyle w:val="CommentReference"/>
        </w:rPr>
        <w:commentReference w:id="82"/>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w:t>
      </w:r>
      <w:r w:rsidR="00040110" w:rsidRPr="000646B0">
        <w:lastRenderedPageBreak/>
        <w:t xml:space="preserve">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83"/>
      <w:r w:rsidR="000469A4" w:rsidRPr="000646B0">
        <w:t>membrane</w:t>
      </w:r>
      <w:commentRangeEnd w:id="83"/>
      <w:r w:rsidR="001D0421">
        <w:rPr>
          <w:rStyle w:val="CommentReference"/>
        </w:rPr>
        <w:commentReference w:id="83"/>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84"/>
      <w:r w:rsidR="00981B23">
        <w:t>mTORC</w:t>
      </w:r>
      <w:commentRangeEnd w:id="84"/>
      <w:r w:rsidR="00981B23">
        <w:rPr>
          <w:rStyle w:val="CommentReference"/>
        </w:rPr>
        <w:commentReference w:id="84"/>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85"/>
      <w:r w:rsidR="0043424B" w:rsidRPr="000646B0">
        <w:t>Maternal</w:t>
      </w:r>
      <w:commentRangeEnd w:id="85"/>
      <w:r w:rsidR="0041180B">
        <w:rPr>
          <w:rStyle w:val="CommentReference"/>
        </w:rPr>
        <w:commentReference w:id="85"/>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86"/>
      <w:r w:rsidR="00A35776">
        <w:t>mTORC</w:t>
      </w:r>
      <w:commentRangeEnd w:id="86"/>
      <w:r w:rsidR="00A35776">
        <w:rPr>
          <w:rStyle w:val="CommentReference"/>
        </w:rPr>
        <w:commentReference w:id="86"/>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87"/>
      <w:r w:rsidR="0050281A">
        <w:t>humans</w:t>
      </w:r>
      <w:commentRangeEnd w:id="87"/>
      <w:r w:rsidR="00AE5AE6">
        <w:rPr>
          <w:rStyle w:val="CommentReference"/>
        </w:rPr>
        <w:commentReference w:id="87"/>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w:t>
      </w:r>
      <w:r w:rsidR="004742A9">
        <w:lastRenderedPageBreak/>
        <w:t>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 xml:space="preserve">and other complications. Hence, the placenta is thought to be a crucial organ, despite its short </w:t>
      </w:r>
      <w:r w:rsidR="00266BFB">
        <w:lastRenderedPageBreak/>
        <w:t>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lastRenderedPageBreak/>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bookmarkStart w:id="72" w:name="_GoBack"/>
      <w:bookmarkEnd w:id="72"/>
    </w:p>
  </w:comment>
  <w:comment w:id="73"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74"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75"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76"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2C4141"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77"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78"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79"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80"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81"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82"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83"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84"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85"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86"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87"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729AE5" w14:textId="77777777" w:rsidR="002C4141" w:rsidRDefault="002C4141" w:rsidP="00EB23A7">
      <w:r>
        <w:separator/>
      </w:r>
    </w:p>
  </w:endnote>
  <w:endnote w:type="continuationSeparator" w:id="0">
    <w:p w14:paraId="70A37B29" w14:textId="77777777" w:rsidR="002C4141" w:rsidRDefault="002C4141"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A222EA" w14:textId="77777777" w:rsidR="002C4141" w:rsidRDefault="002C4141" w:rsidP="00EB23A7">
      <w:r>
        <w:separator/>
      </w:r>
    </w:p>
  </w:footnote>
  <w:footnote w:type="continuationSeparator" w:id="0">
    <w:p w14:paraId="3276F28A" w14:textId="77777777" w:rsidR="002C4141" w:rsidRDefault="002C4141"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2EEC"/>
    <w:rsid w:val="00157B1C"/>
    <w:rsid w:val="00162404"/>
    <w:rsid w:val="001635DE"/>
    <w:rsid w:val="00165903"/>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4141"/>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7720"/>
    <w:rsid w:val="00831072"/>
    <w:rsid w:val="00833207"/>
    <w:rsid w:val="008343C1"/>
    <w:rsid w:val="008359E8"/>
    <w:rsid w:val="00840A1A"/>
    <w:rsid w:val="008501E8"/>
    <w:rsid w:val="00850B7E"/>
    <w:rsid w:val="00854D82"/>
    <w:rsid w:val="0086050C"/>
    <w:rsid w:val="008627FD"/>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E21C1"/>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0875"/>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4FA1"/>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13A0C32-8C57-D349-AB8E-4FE58FE9E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13</Pages>
  <Words>11137</Words>
  <Characters>63481</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52</cp:revision>
  <cp:lastPrinted>2018-01-29T01:21:00Z</cp:lastPrinted>
  <dcterms:created xsi:type="dcterms:W3CDTF">2017-12-19T21:59:00Z</dcterms:created>
  <dcterms:modified xsi:type="dcterms:W3CDTF">2018-02-0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